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56833896" w:rsidR="006A1824" w:rsidRDefault="00A91D2B" w:rsidP="004720FD">
      <w:pPr>
        <w:spacing w:after="0" w:line="240" w:lineRule="auto"/>
        <w:jc w:val="center"/>
        <w:rPr>
          <w:b/>
        </w:rPr>
      </w:pPr>
      <w:r w:rsidRPr="00480E6C">
        <w:rPr>
          <w:b/>
        </w:rPr>
        <w:t xml:space="preserve">Word count: </w:t>
      </w:r>
      <w:r w:rsidR="00F72BC8">
        <w:rPr>
          <w:b/>
        </w:rPr>
        <w:t>4872</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w:t>
      </w:r>
      <w:proofErr w:type="spellStart"/>
      <w:r w:rsidR="00B940FB">
        <w:t>qMT</w:t>
      </w:r>
      <w:proofErr w:type="spellEnd"/>
      <w:r w:rsidR="00B940FB">
        <w:t xml:space="preserve"> fitting parameters was theoretically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for B</w:t>
      </w:r>
      <w:r w:rsidR="0078271C">
        <w:rPr>
          <w:vertAlign w:val="subscript"/>
        </w:rPr>
        <w:t>1</w:t>
      </w:r>
      <w:r w:rsidR="0078271C">
        <w:t xml:space="preserve">-sensitivity robustness while minimizing the effect on the CRLB.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w:t>
      </w:r>
      <w:proofErr w:type="spellStart"/>
      <w:r w:rsidR="00C43B6F">
        <w:t>qMT</w:t>
      </w:r>
      <w:proofErr w:type="spellEnd"/>
      <w:r w:rsidR="00C43B6F">
        <w:t xml:space="preserve">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w:t>
      </w:r>
      <w:proofErr w:type="spellStart"/>
      <w:r w:rsidR="00602E7E">
        <w:t>qMT</w:t>
      </w:r>
      <w:proofErr w:type="spellEnd"/>
      <w:r w:rsidR="00602E7E">
        <w:t xml:space="preserve">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Quantitative magnetization transfer (</w:t>
      </w:r>
      <w:proofErr w:type="spellStart"/>
      <w:r>
        <w:t>qMT</w:t>
      </w:r>
      <w:proofErr w:type="spellEnd"/>
      <w:r>
        <w:t xml:space="preserve">)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proofErr w:type="spellStart"/>
      <w:r w:rsidR="007D121E">
        <w:t>qMT</w:t>
      </w:r>
      <w:proofErr w:type="spellEnd"/>
      <w:r w:rsidR="007D121E">
        <w:t xml:space="preserve">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w:t>
      </w:r>
      <w:proofErr w:type="spellStart"/>
      <w:r w:rsidR="003E2D72">
        <w:t>qMT</w:t>
      </w:r>
      <w:proofErr w:type="spellEnd"/>
      <w:r w:rsidR="003E2D72">
        <w:t xml:space="preserve">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w:t>
      </w:r>
      <w:proofErr w:type="spellStart"/>
      <w:r w:rsidR="00211269">
        <w:t>qMT</w:t>
      </w:r>
      <w:proofErr w:type="spellEnd"/>
      <w:r w:rsidR="00211269">
        <w:t xml:space="preserve">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 xml:space="preserve">SPGR </w:t>
      </w:r>
      <w:proofErr w:type="spellStart"/>
      <w:r w:rsidR="00DA5186">
        <w:t>qMT</w:t>
      </w:r>
      <w:proofErr w:type="spellEnd"/>
      <w:r w:rsidR="00DA5186">
        <w:t xml:space="preserve">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proofErr w:type="spellStart"/>
      <w:r w:rsidR="009B778A">
        <w:t>qMT</w:t>
      </w:r>
      <w:proofErr w:type="spellEnd"/>
      <w:r w:rsidR="009B778A">
        <w:t xml:space="preserve">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w:t>
      </w:r>
      <w:proofErr w:type="spellStart"/>
      <w:r w:rsidR="009B778A">
        <w:t>qMT</w:t>
      </w:r>
      <w:proofErr w:type="spellEnd"/>
      <w:r w:rsidR="009B778A">
        <w:t xml:space="preserve"> data in a clinically feasible acquisition time.</w:t>
      </w:r>
    </w:p>
    <w:p w14:paraId="59B3AFB4" w14:textId="34057CCC" w:rsidR="00F7204D" w:rsidRPr="00876B92" w:rsidRDefault="00F21964" w:rsidP="00036340">
      <w:r>
        <w:t>S</w:t>
      </w:r>
      <w:r w:rsidR="003F3FC0">
        <w:t xml:space="preserve">everal </w:t>
      </w:r>
      <w:r>
        <w:t xml:space="preserve">strategies have been </w:t>
      </w:r>
      <w:proofErr w:type="spellStart"/>
      <w:r>
        <w:t>developped</w:t>
      </w:r>
      <w:proofErr w:type="spellEnd"/>
      <w:r w:rsidR="003F3FC0">
        <w:t xml:space="preserve"> to</w:t>
      </w:r>
      <w:r w:rsidR="006812D3">
        <w:t xml:space="preserve"> improve</w:t>
      </w:r>
      <w:r w:rsidR="00CD0638">
        <w:t xml:space="preserve"> the </w:t>
      </w:r>
      <w:r w:rsidR="003F3FC0">
        <w:t xml:space="preserve">SPGR </w:t>
      </w:r>
      <w:proofErr w:type="spellStart"/>
      <w:r w:rsidR="00CD0638">
        <w:t>qMT</w:t>
      </w:r>
      <w:proofErr w:type="spellEnd"/>
      <w:r w:rsidR="00CD0638">
        <w:t xml:space="preserve"> acquisition time</w:t>
      </w:r>
      <w:r w:rsidR="003F3FC0">
        <w:t xml:space="preserve"> w</w:t>
      </w:r>
      <w:r>
        <w:t>hich originally consisted of over 60</w:t>
      </w:r>
      <w:r w:rsidR="003F3FC0">
        <w:t xml:space="preserve"> </w:t>
      </w:r>
      <w:proofErr w:type="spellStart"/>
      <w:r w:rsidR="003F3FC0">
        <w:t>qMT</w:t>
      </w:r>
      <w:proofErr w:type="spellEnd"/>
      <w:r w:rsidR="003F3FC0">
        <w:t xml:space="preserve">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 xml:space="preserve">rapid and reliable technique available at their disposal. For instanc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proofErr w:type="spellStart"/>
      <w:r w:rsidR="00876B92">
        <w:t>qMT</w:t>
      </w:r>
      <w:proofErr w:type="spellEnd"/>
      <w:r w:rsidR="00876B92">
        <w:t xml:space="preserve">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 xml:space="preserve">Since that work used a fixed </w:t>
      </w:r>
      <w:proofErr w:type="spellStart"/>
      <w:r w:rsidR="00600173">
        <w:t>qMT</w:t>
      </w:r>
      <w:proofErr w:type="spellEnd"/>
      <w:r w:rsidR="00600173">
        <w:t xml:space="preserve">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 xml:space="preserve">the </w:t>
      </w:r>
      <w:proofErr w:type="spellStart"/>
      <w:r w:rsidR="00600173">
        <w:t>qMT</w:t>
      </w:r>
      <w:proofErr w:type="spellEnd"/>
      <w:r w:rsidR="00600173">
        <w:t xml:space="preserve">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w:t>
      </w:r>
      <w:proofErr w:type="spellStart"/>
      <w:r w:rsidR="00876B92">
        <w:t>qMT</w:t>
      </w:r>
      <w:proofErr w:type="spellEnd"/>
      <w:r w:rsidR="00876B92">
        <w:t xml:space="preserve">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w:t>
      </w:r>
      <w:proofErr w:type="spellStart"/>
      <w:r w:rsidR="001924B0">
        <w:t>qMT</w:t>
      </w:r>
      <w:proofErr w:type="spellEnd"/>
      <w:r w:rsidR="001924B0">
        <w:t xml:space="preserve">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w:t>
      </w:r>
      <w:proofErr w:type="spellStart"/>
      <w:r w:rsidR="0024736F">
        <w:t>qMT</w:t>
      </w:r>
      <w:proofErr w:type="spellEnd"/>
      <w:r w:rsidR="0024736F">
        <w:t xml:space="preserve">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C15EEC"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C15EEC"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noise</w:t>
      </w:r>
      <w:r w:rsidR="00BA4187">
        <w:t xml:space="preserve"> naturally occurring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proofErr w:type="spellStart"/>
      <w:r w:rsidR="00BA4187">
        <w:t>qMT</w:t>
      </w:r>
      <w:proofErr w:type="spellEnd"/>
      <w:r w:rsidR="00BA4187">
        <w:t xml:space="preserve">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proofErr w:type="spellStart"/>
      <w:r w:rsidR="006F572D">
        <w:t>qMT</w:t>
      </w:r>
      <w:proofErr w:type="spellEnd"/>
      <w:r w:rsidR="006F572D">
        <w:t xml:space="preserve">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λ</w:t>
      </w:r>
      <w:r w:rsidR="00463B75">
        <w:t xml:space="preserve">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lastRenderedPageBreak/>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w:t>
      </w:r>
      <w:proofErr w:type="spellStart"/>
      <w:r w:rsidR="0043131A">
        <w:t>qMT</w:t>
      </w:r>
      <w:proofErr w:type="spellEnd"/>
      <w:r w:rsidR="0043131A">
        <w:t xml:space="preserve"> protocols.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w:t>
      </w:r>
      <w:bookmarkStart w:id="0" w:name="_GoBack"/>
      <w:bookmarkEnd w:id="0"/>
      <w:r>
        <w:t xml:space="preserve"> (TR = 15 </w:t>
      </w:r>
      <w:proofErr w:type="spellStart"/>
      <w:r>
        <w:t>ms</w:t>
      </w:r>
      <w:proofErr w:type="spellEnd"/>
      <w:r>
        <w:t>, α = 3</w:t>
      </w:r>
      <w:r>
        <w:t>°</w:t>
      </w:r>
      <w:r>
        <w:t xml:space="preserve"> and 20</w:t>
      </w:r>
      <w:r>
        <w:t>°</w:t>
      </w:r>
      <w:r>
        <w:t>)</w:t>
      </w:r>
      <w:r w:rsidR="006B6403">
        <w:t>.</w:t>
      </w:r>
    </w:p>
    <w:p w14:paraId="2ABAB687" w14:textId="7E4E561F" w:rsidR="00E71228" w:rsidRDefault="00E71228" w:rsidP="00E71228">
      <w:pPr>
        <w:pStyle w:val="Titre2"/>
      </w:pPr>
      <w:r>
        <w:t>Protocol Optimization</w:t>
      </w:r>
    </w:p>
    <w:p w14:paraId="0EE0975D" w14:textId="2F1C3A37" w:rsidR="00B827C3" w:rsidRDefault="00552E2D" w:rsidP="00B827C3">
      <w:proofErr w:type="spellStart"/>
      <w:r>
        <w:t>qMT</w:t>
      </w:r>
      <w:proofErr w:type="spellEnd"/>
      <w:r>
        <w:t xml:space="preserve">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xml:space="preserve">, while other sequence parameters remained fixed (TR = 25 </w:t>
      </w:r>
      <w:proofErr w:type="spellStart"/>
      <w:r w:rsidR="003421F0">
        <w:t>ms</w:t>
      </w:r>
      <w:proofErr w:type="spellEnd"/>
      <w:r w:rsidR="003421F0">
        <w:t>,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lastRenderedPageBreak/>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723F80" w:rsidRPr="00723F80">
        <w:t xml:space="preserve">(variance × # </w:t>
      </w:r>
      <w:proofErr w:type="spellStart"/>
      <w:r w:rsidR="00723F80" w:rsidRPr="00723F80">
        <w:t>acq</w:t>
      </w:r>
      <w:proofErr w:type="spellEnd"/>
      <w:r w:rsidR="00723F80" w:rsidRPr="00723F80">
        <w:t>. points)</w:t>
      </w:r>
      <w:r w:rsidR="00723F80" w:rsidRPr="00723F80">
        <w:rPr>
          <w:vertAlign w:val="superscript"/>
        </w:rPr>
        <w:t>-1/2</w:t>
      </w:r>
      <w:r w:rsidR="00723F80">
        <w:t xml:space="preserve">, where the variance is interpreted to be the parameter-normalized CRLB) curves versus the # of </w:t>
      </w:r>
      <w:proofErr w:type="spellStart"/>
      <w:r w:rsidR="00723F80">
        <w:t>acq</w:t>
      </w:r>
      <w:proofErr w:type="spellEnd"/>
      <w:r w:rsidR="00723F80">
        <w:t xml:space="preserve">.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w:t>
      </w:r>
      <w:proofErr w:type="spellStart"/>
      <w:r>
        <w:t>λ</w:t>
      </w:r>
      <w:proofErr w:type="spellEnd"/>
      <w:r>
        <w:t xml:space="preserve"> = 0, noted CRLB, and λ = 0.5, noted </w:t>
      </w:r>
      <w:proofErr w:type="spellStart"/>
      <w:r>
        <w:t>CRLB</w:t>
      </w:r>
      <w:r w:rsidRPr="00804D78">
        <w:rPr>
          <w:vertAlign w:val="subscript"/>
        </w:rPr>
        <w:t>λ</w:t>
      </w:r>
      <w:proofErr w:type="spellEnd"/>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Pr="009D0DC3">
        <w:t xml:space="preserve"> </w:t>
      </w:r>
      <w:r>
        <w:t>as well as a no-MT signal (typically measured for signal normalization), followed by followed by the typical normalization of the MT-weighted signal from the no-MT signal (</w:t>
      </w:r>
      <w:r w:rsidRPr="009D0DC3">
        <w:rPr>
          <w:i/>
        </w:rPr>
        <w:t>M</w:t>
      </w:r>
      <w:r w:rsidRPr="009D0DC3">
        <w:rPr>
          <w:vertAlign w:val="subscript"/>
        </w:rPr>
        <w:t>MT</w:t>
      </w:r>
      <w:r>
        <w:t>/</w:t>
      </w:r>
      <w:proofErr w:type="spellStart"/>
      <w:r>
        <w:rPr>
          <w:i/>
        </w:rPr>
        <w:t>M</w:t>
      </w:r>
      <w:r w:rsidRPr="009D0DC3">
        <w:rPr>
          <w:vertAlign w:val="subscript"/>
        </w:rPr>
        <w:t>no</w:t>
      </w:r>
      <w:proofErr w:type="spellEnd"/>
      <w:r w:rsidRPr="009D0DC3">
        <w:rPr>
          <w:vertAlign w:val="subscript"/>
        </w:rPr>
        <w:t>-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lastRenderedPageBreak/>
        <w:t>RESULTS</w:t>
      </w:r>
    </w:p>
    <w:p w14:paraId="22668FD6" w14:textId="743CFA2E" w:rsidR="00A91D2B" w:rsidRDefault="00E71228" w:rsidP="00380B9C">
      <w:pPr>
        <w:pStyle w:val="Titre2"/>
      </w:pPr>
      <w:r>
        <w:t>Uniform Protocols</w:t>
      </w:r>
    </w:p>
    <w:p w14:paraId="4729CBA2" w14:textId="0615674A" w:rsidR="005D72EF" w:rsidRDefault="005D72EF" w:rsidP="005D72EF">
      <w:r>
        <w:t xml:space="preserve">T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w:instrText>
      </w:r>
      <w:r w:rsidR="005B5BB8">
        <w:instrText>REF</w:instrText>
      </w:r>
      <w:r w:rsidR="002757DB">
        <w:instrText xml:space="preserve">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w:t>
      </w:r>
      <w:proofErr w:type="spellStart"/>
      <w:r w:rsidR="002757DB">
        <w:t>qMT</w:t>
      </w:r>
      <w:proofErr w:type="spellEnd"/>
      <w:r w:rsidR="002757DB">
        <w:t xml:space="preserve"> simulation a</w:t>
      </w:r>
      <w:r w:rsidR="00A371AE">
        <w:t>nd fitting software. Replication of</w:t>
      </w:r>
      <w:r w:rsidR="002757DB">
        <w:t xml:space="preserve"> these results justified the use of th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had the most linear trends for the “Fit” case, which 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w:t>
      </w:r>
      <w:proofErr w:type="spellStart"/>
      <w:r w:rsidR="00B85D07">
        <w:t>n.u</w:t>
      </w:r>
      <w:proofErr w:type="spellEnd"/>
      <w:r w:rsidR="00B85D07">
        <w:t>. was selected for the iterative optimization (Eq. 5) later on in this work.</w:t>
      </w:r>
    </w:p>
    <w:p w14:paraId="50CEB38F" w14:textId="19070991"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w:t>
      </w:r>
      <w:proofErr w:type="spellStart"/>
      <w:r>
        <w:t>qMT</w:t>
      </w:r>
      <w:proofErr w:type="spellEnd"/>
      <w:r>
        <w:t xml:space="preserve">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proofErr w:type="gramStart"/>
      <w:r w:rsidR="00F33F5E">
        <w:rPr>
          <w:vertAlign w:val="subscript"/>
        </w:rPr>
        <w:t>2,r</w:t>
      </w:r>
      <w:proofErr w:type="gramEnd"/>
      <w:r w:rsidR="00F33F5E">
        <w:t xml:space="preserve"> cases, the # FA &gt; 1 cases that contain 650°). For F, the three # FA = 1 curves (</w:t>
      </w:r>
      <w:r w:rsidR="00B52875">
        <w:t>dark blue, orange, yellow</w:t>
      </w:r>
      <w:r w:rsidR="00F33F5E">
        <w:t>)</w:t>
      </w:r>
      <w:r w:rsidR="00B52875">
        <w:t xml:space="preserve"> result in the largest </w:t>
      </w:r>
      <w:r w:rsidR="00B52875">
        <w:lastRenderedPageBreak/>
        <w:t xml:space="preserve">ΔF values overall, demonstrating the benefit of having at least two flip angles in your </w:t>
      </w:r>
      <w:proofErr w:type="spellStart"/>
      <w:r w:rsidR="00B52875">
        <w:t>qMT</w:t>
      </w:r>
      <w:proofErr w:type="spellEnd"/>
      <w:r w:rsidR="00B52875">
        <w:t xml:space="preserve">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w:t>
      </w:r>
      <w:proofErr w:type="spellStart"/>
      <w:r w:rsidR="00837B7B">
        <w:t>k</w:t>
      </w:r>
      <w:r w:rsidR="00837B7B">
        <w:rPr>
          <w:vertAlign w:val="subscript"/>
        </w:rPr>
        <w:t>f</w:t>
      </w:r>
      <w:proofErr w:type="spellEnd"/>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w:instrText>
      </w:r>
      <w:r w:rsidR="005B5BB8">
        <w:instrText>REF</w:instrText>
      </w:r>
      <w:r w:rsidR="003564EA">
        <w:instrText xml:space="preserve">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w:t>
      </w:r>
      <w:proofErr w:type="spellStart"/>
      <w:r w:rsidR="0010567B">
        <w:t>unregularized</w:t>
      </w:r>
      <w:proofErr w:type="spellEnd"/>
      <w:r w:rsidR="0010567B">
        <w:t xml:space="preserve"> parameter-normalized CRLB, Eq. 5), as well as for the λ = 0.01 case.</w:t>
      </w:r>
      <w:r w:rsidR="00896717">
        <w:t xml:space="preserve"> The magnitude of ΔF steadily increases to 1% as the protocol is iteratively reduced to ~150 acquisition points, </w:t>
      </w:r>
      <w:r w:rsidR="006E2EA1">
        <w:t xml:space="preserve">and then proceeds </w:t>
      </w:r>
      <w:r w:rsidR="006E2EA1">
        <w:lastRenderedPageBreak/>
        <w:t xml:space="preserve">to decrease to ~0.5% </w:t>
      </w:r>
      <w:r w:rsidR="00D47E9B">
        <w:t>for</w:t>
      </w:r>
      <w:r w:rsidR="006E2EA1">
        <w:t xml:space="preserve"> </w:t>
      </w:r>
      <w:r w:rsidR="00D47E9B">
        <w:t>N</w:t>
      </w:r>
      <w:r w:rsidR="006E2EA1">
        <w:t xml:space="preserve"> &lt; 25. Increasing the regularization parameter by an order of magnitude (λ = 0.1) </w:t>
      </w:r>
      <w:r w:rsidR="006E2EA1">
        <w:tab/>
        <w:t xml:space="preserve">substantially reduces ΔF values for # </w:t>
      </w:r>
      <w:proofErr w:type="spellStart"/>
      <w:r w:rsidR="006E2EA1">
        <w:t>acq</w:t>
      </w:r>
      <w:proofErr w:type="spellEnd"/>
      <w:r w:rsidR="006E2EA1">
        <w:t xml:space="preserve">. points &gt; 25 by up to a factor of two while keeping the variance-efficiency relatively unaffected, however ΔF </w:t>
      </w:r>
      <w:proofErr w:type="spellStart"/>
      <w:r w:rsidR="006E2EA1">
        <w:t>reconverges</w:t>
      </w:r>
      <w:proofErr w:type="spellEnd"/>
      <w:r w:rsidR="006E2EA1">
        <w:t xml:space="preserve"> to ~</w:t>
      </w:r>
      <w:r w:rsidR="0012461C">
        <w:t>-</w:t>
      </w:r>
      <w:r w:rsidR="006E2EA1">
        <w:t xml:space="preserve">0.5% abruptly when the # </w:t>
      </w:r>
      <w:proofErr w:type="spellStart"/>
      <w:r w:rsidR="006E2EA1">
        <w:t>acq</w:t>
      </w:r>
      <w:proofErr w:type="spellEnd"/>
      <w:r w:rsidR="006E2EA1">
        <w:t>.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t>The 10-point optimized protocols for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lastRenderedPageBreak/>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w:t>
      </w:r>
      <w:proofErr w:type="spellStart"/>
      <w:r w:rsidR="00A82C1D">
        <w:t>id</w:t>
      </w:r>
      <w:r w:rsidR="001C2095">
        <w:t>For</w:t>
      </w:r>
      <w:proofErr w:type="spellEnd"/>
      <w:r w:rsidR="001C2095">
        <w:t xml:space="preserve"> </w:t>
      </w:r>
      <w:proofErr w:type="spellStart"/>
      <w:r w:rsidR="00A82C1D">
        <w:t>eal</w:t>
      </w:r>
      <w:proofErr w:type="spellEnd"/>
      <w:r w:rsidR="00A82C1D">
        <w:t xml:space="preserve"> (noiseless) fitted F value.</w:t>
      </w:r>
    </w:p>
    <w:p w14:paraId="2318B59C" w14:textId="12B62951" w:rsidR="00682880" w:rsidRDefault="007502AF" w:rsidP="00EE61BA">
      <w:r>
        <w:t xml:space="preserve">For </w:t>
      </w:r>
      <w:proofErr w:type="spellStart"/>
      <w:r>
        <w:t>CRLB</w:t>
      </w:r>
      <w:r>
        <w:rPr>
          <w:vertAlign w:val="subscript"/>
        </w:rPr>
        <w:t>λ</w:t>
      </w:r>
      <w:proofErr w:type="spellEnd"/>
      <w:r>
        <w:rPr>
          <w:vertAlign w:val="subscript"/>
        </w:rPr>
        <w:t>=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xml:space="preserve">) for both CRLB and </w:t>
      </w:r>
      <w:proofErr w:type="spellStart"/>
      <w:r>
        <w:t>CRLB</w:t>
      </w:r>
      <w:r>
        <w:rPr>
          <w:vertAlign w:val="subscript"/>
        </w:rPr>
        <w:t>λ</w:t>
      </w:r>
      <w:proofErr w:type="spellEnd"/>
      <w:r>
        <w:rPr>
          <w:vertAlign w:val="subscript"/>
        </w:rPr>
        <w:t>=0.5</w:t>
      </w:r>
      <w:r>
        <w:t xml:space="preserve"> protocols relative to the Uniform protocol.</w:t>
      </w:r>
      <w:r w:rsidRPr="007502AF">
        <w:t xml:space="preserve"> </w:t>
      </w:r>
      <w:proofErr w:type="spellStart"/>
      <w:r>
        <w:t>CRLB</w:t>
      </w:r>
      <w:r>
        <w:rPr>
          <w:vertAlign w:val="subscript"/>
        </w:rPr>
        <w:t>λ</w:t>
      </w:r>
      <w:proofErr w:type="spellEnd"/>
      <w:r>
        <w:rPr>
          <w:vertAlign w:val="subscript"/>
        </w:rPr>
        <w:t>=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t>) were below 1% for all datasets with SNR 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w:t>
      </w:r>
      <w:r w:rsidR="001B40FE">
        <w:lastRenderedPageBreak/>
        <w:t xml:space="preserve">similarly as discussed above for </w:t>
      </w:r>
      <w:r w:rsidR="001B40FE">
        <w:fldChar w:fldCharType="begin"/>
      </w:r>
      <w:r w:rsidR="001B40FE">
        <w:instrText xml:space="preserve"> </w:instrText>
      </w:r>
      <w:r w:rsidR="005B5BB8">
        <w:instrText>REF</w:instrText>
      </w:r>
      <w:r w:rsidR="001B40FE">
        <w:instrText xml:space="preserve"> _Ref492994049 \h </w:instrText>
      </w:r>
      <w:r w:rsidR="001B40FE">
        <w:fldChar w:fldCharType="separate"/>
      </w:r>
      <w:r w:rsidR="001B40FE">
        <w:t xml:space="preserve">Figure </w:t>
      </w:r>
      <w:r w:rsidR="001B40FE">
        <w:rPr>
          <w:noProof/>
        </w:rPr>
        <w:t>6</w:t>
      </w:r>
      <w:r w:rsidR="001B40FE">
        <w:fldChar w:fldCharType="end"/>
      </w:r>
      <w:r w:rsidR="001B40FE">
        <w:t xml:space="preserve">, with no substantial difference between the CRLB and </w:t>
      </w:r>
      <w:proofErr w:type="spellStart"/>
      <w:r w:rsidR="001B40FE">
        <w:t>CRLB</w:t>
      </w:r>
      <w:r w:rsidR="001B40FE">
        <w:rPr>
          <w:vertAlign w:val="subscript"/>
        </w:rPr>
        <w:t>λ</w:t>
      </w:r>
      <w:proofErr w:type="spellEnd"/>
      <w:r w:rsidR="001B40FE">
        <w:rPr>
          <w:vertAlign w:val="subscript"/>
        </w:rPr>
        <w:t>=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3AE2A1B9" w:rsidR="00B7632F" w:rsidRPr="00A4350B" w:rsidRDefault="003F7A3C" w:rsidP="001510C9">
      <w:r>
        <w:t xml:space="preserve">This </w:t>
      </w:r>
      <w:r w:rsidR="00B7632F">
        <w:t xml:space="preserve">paper describes a methodology to design an optimized </w:t>
      </w:r>
      <w:proofErr w:type="spellStart"/>
      <w:r w:rsidR="00B7632F">
        <w:t>qMT</w:t>
      </w:r>
      <w:proofErr w:type="spellEnd"/>
      <w:r w:rsidR="00B7632F">
        <w:t xml:space="preserve">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 xml:space="preserve">a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 xml:space="preserve">This simulation work demonstrates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 xml:space="preserve">serve as a methodology in designing </w:t>
      </w:r>
      <w:proofErr w:type="spellStart"/>
      <w:r w:rsidR="00A4350B">
        <w:t>qMT</w:t>
      </w:r>
      <w:proofErr w:type="spellEnd"/>
      <w:r w:rsidR="00A4350B">
        <w:t xml:space="preserve"> protocols which could omit B</w:t>
      </w:r>
      <w:r w:rsidR="00A4350B">
        <w:rPr>
          <w:vertAlign w:val="subscript"/>
        </w:rPr>
        <w:t>1</w:t>
      </w:r>
      <w:r w:rsidR="00A4350B">
        <w:t xml:space="preserve"> measurements in the </w:t>
      </w:r>
      <w:proofErr w:type="spellStart"/>
      <w:r w:rsidR="00A4350B">
        <w:t>qMT</w:t>
      </w:r>
      <w:proofErr w:type="spellEnd"/>
      <w:r w:rsidR="00A4350B">
        <w:t xml:space="preserve"> </w:t>
      </w:r>
      <w:r w:rsidR="00215A09">
        <w:t>protocols</w:t>
      </w:r>
      <w:r w:rsidR="00A4350B">
        <w:t xml:space="preserve"> altogether if F is the parameter-of-interest for the study.</w:t>
      </w:r>
    </w:p>
    <w:p w14:paraId="1E299D25" w14:textId="4A6B4FA5" w:rsidR="006B176E" w:rsidRPr="00C154D6" w:rsidRDefault="00C92804" w:rsidP="00C81C2A">
      <w:r>
        <w:t xml:space="preserve">The work presented here considered a specific </w:t>
      </w:r>
      <w:proofErr w:type="spellStart"/>
      <w:r>
        <w:t>qMT</w:t>
      </w:r>
      <w:proofErr w:type="spellEnd"/>
      <w:r>
        <w:t xml:space="preserve"> fitting model (Sled and Pike</w:t>
      </w:r>
      <w:r>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9A0491">
          <w:rPr>
            <w:noProof/>
          </w:rPr>
          <w:t>7</w:t>
        </w:r>
      </w:hyperlink>
      <w:r w:rsidR="008D7B35">
        <w:rPr>
          <w:noProof/>
        </w:rPr>
        <w:t>)</w:t>
      </w:r>
      <w:r>
        <w:fldChar w:fldCharType="end"/>
      </w:r>
      <w:r>
        <w:t xml:space="preserve">) which fitted quantitative MT data for four parameters of the Bloch-McConnell equations (F, </w:t>
      </w:r>
      <w:proofErr w:type="spellStart"/>
      <w:r>
        <w:t>k</w:t>
      </w:r>
      <w:r>
        <w:rPr>
          <w:vertAlign w:val="subscript"/>
        </w:rPr>
        <w:t>f</w:t>
      </w:r>
      <w:proofErr w:type="spellEnd"/>
      <w:r>
        <w:t>, T</w:t>
      </w:r>
      <w:r>
        <w:rPr>
          <w:vertAlign w:val="subscript"/>
        </w:rPr>
        <w:t xml:space="preserve">2,f, </w:t>
      </w:r>
      <w:r>
        <w:t>T</w:t>
      </w:r>
      <w:r>
        <w:rPr>
          <w:vertAlign w:val="subscript"/>
        </w:rPr>
        <w:t>2,r</w:t>
      </w:r>
      <w:r>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 that neglects direct saturation effects </w:t>
      </w:r>
      <w:r w:rsidR="005C3813">
        <w:fldChar w:fldCharType="begin"/>
      </w:r>
      <w:r w:rsidR="008D7B35">
        <w:instrText xml:space="preserve"> </w:instrText>
      </w:r>
      <w:r w:rsidR="005B5BB8">
        <w:instrText>ADDIN</w:instrText>
      </w:r>
      <w:r w:rsidR="008D7B35">
        <w:instrText xml:space="preserve">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9A0491">
          <w:rPr>
            <w:noProof/>
          </w:rPr>
          <w:t>11</w:t>
        </w:r>
      </w:hyperlink>
      <w:r w:rsidR="008D7B35">
        <w:rPr>
          <w:noProof/>
        </w:rPr>
        <w:t>)</w:t>
      </w:r>
      <w:r w:rsidR="005C3813">
        <w:fldChar w:fldCharType="end"/>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depend on different approximations or assumptions</w:t>
      </w:r>
      <w:r w:rsidR="00D06093">
        <w:t xml:space="preserve">, and some </w:t>
      </w:r>
      <w:r w:rsidR="005879D1">
        <w:t xml:space="preserve">fitting parameters </w:t>
      </w:r>
      <w:r w:rsidR="00D06093">
        <w:lastRenderedPageBreak/>
        <w:t>are defined slightly differently</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69535D">
        <w:t>uses</w:t>
      </w:r>
      <w:r w:rsidR="00C154D6">
        <w:t xml:space="preserve"> a different fitting parameter set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identical SPGR </w:t>
      </w:r>
      <w:proofErr w:type="spellStart"/>
      <w:r w:rsidR="0038797B">
        <w:t>qMT</w:t>
      </w:r>
      <w:proofErr w:type="spellEnd"/>
      <w:r w:rsidR="0038797B">
        <w:t xml:space="preserve"> acquisition protocols. Single-point </w:t>
      </w:r>
      <w:proofErr w:type="spellStart"/>
      <w:r w:rsidR="0038797B">
        <w:t>qMT</w:t>
      </w:r>
      <w:proofErr w:type="spellEnd"/>
      <w:r w:rsidR="0038797B">
        <w:t xml:space="preserve">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0705ABB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w:t>
      </w:r>
      <w:r w:rsidR="00D74442">
        <w:lastRenderedPageBreak/>
        <w:t>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 xml:space="preserve">-error propagation analysis of </w:t>
      </w:r>
      <w:proofErr w:type="spellStart"/>
      <w:r w:rsidR="00D74442">
        <w:t>qMT</w:t>
      </w:r>
      <w:proofErr w:type="spellEnd"/>
      <w:r w:rsidR="00D74442">
        <w:t xml:space="preserve">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w:t>
      </w:r>
      <w:proofErr w:type="spellStart"/>
      <w:r w:rsidR="001C283A">
        <w:t>qMT</w:t>
      </w:r>
      <w:proofErr w:type="spellEnd"/>
      <w:r w:rsidR="001C283A">
        <w:t xml:space="preserve">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sensitivity to errors in constraints between different </w:t>
      </w:r>
      <w:proofErr w:type="spellStart"/>
      <w:r w:rsidR="001C283A">
        <w:t>qMT</w:t>
      </w:r>
      <w:proofErr w:type="spellEnd"/>
      <w:r w:rsidR="001C283A">
        <w:t xml:space="preserve"> models</w:t>
      </w:r>
      <w:r w:rsidR="00AD23E4">
        <w:t xml:space="preserve"> as discussed above</w:t>
      </w:r>
      <w:r w:rsidR="001C283A">
        <w:t>, and should be explored in future work.</w:t>
      </w:r>
    </w:p>
    <w:p w14:paraId="67CE4B87" w14:textId="0BDBEFE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w:t>
      </w:r>
      <w:proofErr w:type="spellStart"/>
      <w:r w:rsidR="00A05C05">
        <w:t>qMT</w:t>
      </w:r>
      <w:proofErr w:type="spellEnd"/>
      <w:r w:rsidR="00A05C05">
        <w:t xml:space="preserve">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A05C05">
        <w:t xml:space="preserve">, </w:t>
      </w:r>
      <w:r w:rsidR="005510F8">
        <w:t xml:space="preserve">and </w:t>
      </w:r>
      <w:proofErr w:type="spellStart"/>
      <w:r w:rsidR="005510F8">
        <w:t>Eqs</w:t>
      </w:r>
      <w:proofErr w:type="spellEnd"/>
      <w:r w:rsidR="005510F8">
        <w:t xml:space="preserve">. 1 and 2 were </w:t>
      </w:r>
      <w:r w:rsidR="005510F8">
        <w:lastRenderedPageBreak/>
        <w:t>developed as a result of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 minimizing for the tissue which results in the maximum value of Eq. 5, which would require the precomputation of the Jacobian sensitivity matrices of all tissues-of-interest.</w:t>
      </w:r>
    </w:p>
    <w:p w14:paraId="17B5F3AC" w14:textId="373F5361" w:rsidR="00F377D6" w:rsidRPr="00681BBB" w:rsidRDefault="00BA3521" w:rsidP="00F377D6">
      <w:r>
        <w:t xml:space="preserve">Overall, this work presents a framework for designing optimal </w:t>
      </w:r>
      <w:proofErr w:type="spellStart"/>
      <w:r>
        <w:t>qMT</w:t>
      </w:r>
      <w:proofErr w:type="spellEnd"/>
      <w:r>
        <w:t xml:space="preserve">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E82814">
        <w:t xml:space="preserve">fitting parameter </w:t>
      </w:r>
      <w:r>
        <w:t>sensitivity information.</w:t>
      </w:r>
      <w:r w:rsidR="00E36DED">
        <w:t xml:space="preserve"> We demonstrated this methodology by optimizing a </w:t>
      </w:r>
      <w:proofErr w:type="spellStart"/>
      <w:r w:rsidR="00E36DED">
        <w:t>qMT</w:t>
      </w:r>
      <w:proofErr w:type="spellEnd"/>
      <w:r w:rsidR="00E36DED">
        <w:t xml:space="preserve">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w:t>
      </w:r>
      <w:proofErr w:type="spellStart"/>
      <w:r w:rsidR="00DC52DA">
        <w:t>qMT</w:t>
      </w:r>
      <w:proofErr w:type="spellEnd"/>
      <w:r w:rsidR="00DC52DA">
        <w:t xml:space="preserve">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w:t>
      </w:r>
      <w:proofErr w:type="spellStart"/>
      <w:r w:rsidR="00681BBB">
        <w:t>qMT</w:t>
      </w:r>
      <w:proofErr w:type="spellEnd"/>
      <w:r w:rsidR="00681BBB">
        <w:t xml:space="preserve"> fitting models. </w:t>
      </w:r>
      <w:r w:rsidR="00B63CD6">
        <w:t>Another interesting way forward could be combining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lastRenderedPageBreak/>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0AE4B240"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in simulating white matter and grey matter.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499C21C"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proofErr w:type="spellStart"/>
      <w:r w:rsidR="00272A3E">
        <w:rPr>
          <w:b w:val="0"/>
        </w:rPr>
        <w:t>qMT</w:t>
      </w:r>
      <w:proofErr w:type="spellEnd"/>
      <w:r w:rsidR="00272A3E">
        <w:rPr>
          <w:b w:val="0"/>
        </w:rPr>
        <w:t xml:space="preserve"> protocols</w:t>
      </w:r>
      <w:r w:rsidR="00635797">
        <w:rPr>
          <w:b w:val="0"/>
        </w:rPr>
        <w:t xml:space="preserve"> studied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2144FA92" w14:textId="77777777" w:rsidR="00635797" w:rsidRPr="00635797"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635797">
        <w:rPr>
          <w:noProof/>
        </w:rPr>
        <w:t xml:space="preserve">Figure 1. </w:t>
      </w:r>
      <w:r w:rsidR="00635797" w:rsidRPr="003215F6">
        <w:rPr>
          <w:b w:val="0"/>
          <w:noProof/>
        </w:rPr>
        <w:t>Simulated qMT parameter (F, k</w:t>
      </w:r>
      <w:r w:rsidR="00635797" w:rsidRPr="003215F6">
        <w:rPr>
          <w:b w:val="0"/>
          <w:noProof/>
          <w:vertAlign w:val="subscript"/>
        </w:rPr>
        <w:t>f</w:t>
      </w:r>
      <w:r w:rsidR="00635797" w:rsidRPr="003215F6">
        <w:rPr>
          <w:b w:val="0"/>
          <w:noProof/>
        </w:rPr>
        <w:t>, T</w:t>
      </w:r>
      <w:r w:rsidR="00635797" w:rsidRPr="003215F6">
        <w:rPr>
          <w:b w:val="0"/>
          <w:noProof/>
          <w:vertAlign w:val="subscript"/>
        </w:rPr>
        <w:t>2,f</w:t>
      </w:r>
      <w:r w:rsidR="00635797" w:rsidRPr="003215F6">
        <w:rPr>
          <w:b w:val="0"/>
          <w:noProof/>
        </w:rPr>
        <w:t>, T</w:t>
      </w:r>
      <w:r w:rsidR="00635797" w:rsidRPr="003215F6">
        <w:rPr>
          <w:b w:val="0"/>
          <w:noProof/>
          <w:vertAlign w:val="subscript"/>
        </w:rPr>
        <w:t>2,r</w:t>
      </w:r>
      <w:r w:rsidR="00635797" w:rsidRPr="003215F6">
        <w:rPr>
          <w:b w:val="0"/>
          <w:noProof/>
        </w:rPr>
        <w:t>) errors due to a range (±30%) of B</w:t>
      </w:r>
      <w:r w:rsidR="00635797" w:rsidRPr="003215F6">
        <w:rPr>
          <w:b w:val="0"/>
          <w:noProof/>
          <w:vertAlign w:val="subscript"/>
        </w:rPr>
        <w:t>1</w:t>
      </w:r>
      <w:r w:rsidR="00635797" w:rsidRPr="003215F6">
        <w:rPr>
          <w:b w:val="0"/>
          <w:noProof/>
        </w:rPr>
        <w:t>-inaccuracies (ΔB</w:t>
      </w:r>
      <w:r w:rsidR="00635797" w:rsidRPr="003215F6">
        <w:rPr>
          <w:b w:val="0"/>
          <w:noProof/>
          <w:vertAlign w:val="subscript"/>
        </w:rPr>
        <w:t>1</w:t>
      </w:r>
      <w:r w:rsidR="00635797" w:rsidRPr="003215F6">
        <w:rPr>
          <w:b w:val="0"/>
          <w:noProof/>
        </w:rPr>
        <w:t>), and comparing between a B</w:t>
      </w:r>
      <w:r w:rsidR="00635797" w:rsidRPr="003215F6">
        <w:rPr>
          <w:b w:val="0"/>
          <w:noProof/>
          <w:vertAlign w:val="subscript"/>
        </w:rPr>
        <w:t>1</w:t>
      </w:r>
      <w:r w:rsidR="00635797" w:rsidRPr="003215F6">
        <w:rPr>
          <w:b w:val="0"/>
          <w:noProof/>
        </w:rPr>
        <w:t>-independent T</w:t>
      </w:r>
      <w:r w:rsidR="00635797" w:rsidRPr="003215F6">
        <w:rPr>
          <w:b w:val="0"/>
          <w:noProof/>
          <w:vertAlign w:val="subscript"/>
        </w:rPr>
        <w:t xml:space="preserve">1 </w:t>
      </w:r>
      <w:r w:rsidR="00635797" w:rsidRPr="003215F6">
        <w:rPr>
          <w:b w:val="0"/>
          <w:noProof/>
        </w:rPr>
        <w:t>measurement (red: IR – inversion recovery) and a B</w:t>
      </w:r>
      <w:r w:rsidR="00635797" w:rsidRPr="003215F6">
        <w:rPr>
          <w:b w:val="0"/>
          <w:noProof/>
          <w:vertAlign w:val="subscript"/>
        </w:rPr>
        <w:t>1</w:t>
      </w:r>
      <w:r w:rsidR="00635797" w:rsidRPr="003215F6">
        <w:rPr>
          <w:b w:val="0"/>
          <w:noProof/>
        </w:rPr>
        <w:t>-dependent T</w:t>
      </w:r>
      <w:r w:rsidR="00635797" w:rsidRPr="003215F6">
        <w:rPr>
          <w:b w:val="0"/>
          <w:noProof/>
          <w:vertAlign w:val="subscript"/>
        </w:rPr>
        <w:t>1</w:t>
      </w:r>
      <w:r w:rsidR="00635797" w:rsidRPr="003215F6">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6E4D7F04"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3215F6">
        <w:rPr>
          <w:b w:val="0"/>
          <w:noProof/>
        </w:rPr>
        <w:t>Simulated qMT parameter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errors estimated from Eq. [2] for ΔB</w:t>
      </w:r>
      <w:r w:rsidRPr="003215F6">
        <w:rPr>
          <w:b w:val="0"/>
          <w:noProof/>
          <w:vertAlign w:val="subscript"/>
        </w:rPr>
        <w:t>1</w:t>
      </w:r>
      <w:r w:rsidRPr="003215F6">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2E0E9D56"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3215F6">
        <w:rPr>
          <w:b w:val="0"/>
          <w:noProof/>
        </w:rPr>
        <w:t xml:space="preserve"> Sensitivity values for each qMT fitting parameters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and B</w:t>
      </w:r>
      <w:r w:rsidRPr="003215F6">
        <w:rPr>
          <w:b w:val="0"/>
          <w:noProof/>
          <w:vertAlign w:val="subscript"/>
        </w:rPr>
        <w:t>1</w:t>
      </w:r>
      <w:r w:rsidRPr="003215F6">
        <w:rPr>
          <w:b w:val="0"/>
          <w:noProof/>
        </w:rPr>
        <w:t xml:space="preserve"> measurement values considering a B</w:t>
      </w:r>
      <w:r w:rsidRPr="003215F6">
        <w:rPr>
          <w:b w:val="0"/>
          <w:noProof/>
          <w:vertAlign w:val="subscript"/>
        </w:rPr>
        <w:t>1</w:t>
      </w:r>
      <w:r w:rsidRPr="003215F6">
        <w:rPr>
          <w:b w:val="0"/>
          <w:noProof/>
        </w:rPr>
        <w:t>-independent T</w:t>
      </w:r>
      <w:r w:rsidRPr="003215F6">
        <w:rPr>
          <w:b w:val="0"/>
          <w:noProof/>
          <w:vertAlign w:val="subscript"/>
        </w:rPr>
        <w:t>1</w:t>
      </w:r>
      <w:r w:rsidRPr="003215F6">
        <w:rPr>
          <w:b w:val="0"/>
          <w:noProof/>
        </w:rPr>
        <w:t xml:space="preserve"> measure (IR – inversion recovery) and a B</w:t>
      </w:r>
      <w:r w:rsidRPr="003215F6">
        <w:rPr>
          <w:b w:val="0"/>
          <w:noProof/>
          <w:vertAlign w:val="subscript"/>
        </w:rPr>
        <w:t>1</w:t>
      </w:r>
      <w:r w:rsidRPr="003215F6">
        <w:rPr>
          <w:b w:val="0"/>
          <w:noProof/>
        </w:rPr>
        <w:t>-dependent T</w:t>
      </w:r>
      <w:r w:rsidRPr="003215F6">
        <w:rPr>
          <w:b w:val="0"/>
          <w:noProof/>
          <w:vertAlign w:val="subscript"/>
        </w:rPr>
        <w:t>1</w:t>
      </w:r>
      <w:r w:rsidRPr="003215F6">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3215F6">
        <w:rPr>
          <w:b w:val="0"/>
          <w:noProof/>
        </w:rPr>
        <w:t>–</w:t>
      </w:r>
      <w:r>
        <w:rPr>
          <w:noProof/>
        </w:rPr>
        <w:t>d</w:t>
      </w:r>
      <w:r w:rsidRPr="003215F6">
        <w:rPr>
          <w:b w:val="0"/>
          <w:noProof/>
        </w:rPr>
        <w:t>) consists of the matrix columns of the sensitivity Jacobian (</w:t>
      </w:r>
      <w:r>
        <w:rPr>
          <w:noProof/>
        </w:rPr>
        <w:t>S</w:t>
      </w:r>
      <w:r w:rsidRPr="003215F6">
        <w:rPr>
          <w:i/>
          <w:noProof/>
          <w:vertAlign w:val="subscript"/>
        </w:rPr>
        <w:t>p</w:t>
      </w:r>
      <w:r w:rsidRPr="003215F6">
        <w:rPr>
          <w:b w:val="0"/>
          <w:noProof/>
        </w:rPr>
        <w:t xml:space="preserve"> – Eq. 2).</w:t>
      </w:r>
    </w:p>
    <w:p w14:paraId="01B6C0D7"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3215F6">
        <w:rPr>
          <w:b w:val="0"/>
          <w:noProof/>
        </w:rPr>
        <w:t xml:space="preserve"> Variance-efficiency (</w:t>
      </w:r>
      <w:r>
        <w:rPr>
          <w:noProof/>
        </w:rPr>
        <w:t>a</w:t>
      </w:r>
      <w:r w:rsidRPr="003215F6">
        <w:rPr>
          <w:b w:val="0"/>
          <w:noProof/>
        </w:rPr>
        <w:t>) and ΔF (Eq. 2, ΔB</w:t>
      </w:r>
      <w:r w:rsidRPr="003215F6">
        <w:rPr>
          <w:b w:val="0"/>
          <w:noProof/>
          <w:vertAlign w:val="subscript"/>
        </w:rPr>
        <w:t>1</w:t>
      </w:r>
      <w:r w:rsidRPr="003215F6">
        <w:rPr>
          <w:b w:val="0"/>
          <w:noProof/>
        </w:rPr>
        <w:t xml:space="preserve"> = 5%) values over the course of the iterative optimization of the parameter-regularized Cramer-Rao Lower-Bound (CRLB</w:t>
      </w:r>
      <w:r w:rsidRPr="003215F6">
        <w:rPr>
          <w:b w:val="0"/>
          <w:noProof/>
          <w:vertAlign w:val="subscript"/>
        </w:rPr>
        <w:t>λ</w:t>
      </w:r>
      <w:r w:rsidRPr="003215F6">
        <w:rPr>
          <w:b w:val="0"/>
          <w:noProof/>
        </w:rPr>
        <w:t xml:space="preserve">) equation (Eq. 5). </w:t>
      </w:r>
      <w:r w:rsidRPr="003215F6">
        <w:rPr>
          <w:b w:val="0"/>
          <w:noProof/>
        </w:rPr>
        <w:lastRenderedPageBreak/>
        <w:t>variance-efficiency is defined here as (variance × # acq. points)</w:t>
      </w:r>
      <w:r w:rsidRPr="003215F6">
        <w:rPr>
          <w:b w:val="0"/>
          <w:noProof/>
          <w:vertAlign w:val="superscript"/>
        </w:rPr>
        <w:t>-1/2</w:t>
      </w:r>
      <w:r w:rsidRPr="003215F6">
        <w:rPr>
          <w:b w:val="0"/>
          <w:noProof/>
        </w:rPr>
        <w:t>, where the variance is interpreted to be the parameter-normalized Cramer-Rao Lower Bound (Eq. 3).</w:t>
      </w:r>
    </w:p>
    <w:p w14:paraId="5B10AE5A"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3215F6">
        <w:rPr>
          <w:b w:val="0"/>
          <w:noProof/>
        </w:rPr>
        <w:t xml:space="preserve"> Comparison between the 10-point protocol iteratively optimized from a 312 point search space using solely CRLB (λ = 0) and regularized CRLB</w:t>
      </w:r>
      <w:r w:rsidRPr="003215F6">
        <w:rPr>
          <w:b w:val="0"/>
          <w:noProof/>
          <w:vertAlign w:val="subscript"/>
        </w:rPr>
        <w:t>λ=0.5</w:t>
      </w:r>
      <w:r w:rsidRPr="003215F6">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29FDA005"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SNR = 100) fitted using a range of B</w:t>
      </w:r>
      <w:r w:rsidRPr="003215F6">
        <w:rPr>
          <w:b w:val="0"/>
          <w:noProof/>
          <w:vertAlign w:val="subscript"/>
        </w:rPr>
        <w:t>1</w:t>
      </w:r>
      <w:r w:rsidRPr="003215F6">
        <w:rPr>
          <w:b w:val="0"/>
          <w:noProof/>
        </w:rPr>
        <w:t xml:space="preserve"> errors (ΔB</w:t>
      </w:r>
      <w:r w:rsidRPr="003215F6">
        <w:rPr>
          <w:b w:val="0"/>
          <w:noProof/>
          <w:vertAlign w:val="subscript"/>
        </w:rPr>
        <w:t>1</w:t>
      </w:r>
      <w:r w:rsidRPr="003215F6">
        <w:rPr>
          <w:b w:val="0"/>
          <w:noProof/>
        </w:rPr>
        <w:t xml:space="preserve"> = ±30%, B</w:t>
      </w:r>
      <w:r w:rsidRPr="003215F6">
        <w:rPr>
          <w:b w:val="0"/>
          <w:noProof/>
          <w:vertAlign w:val="subscript"/>
        </w:rPr>
        <w:t>1,nominal</w:t>
      </w:r>
      <w:r w:rsidRPr="003215F6">
        <w:rPr>
          <w:b w:val="0"/>
          <w:noProof/>
        </w:rPr>
        <w:t xml:space="preserve"> = 1 n.u.)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Mean F values (% error) shown here were compared relative to the accurate B</w:t>
      </w:r>
      <w:r w:rsidRPr="003215F6">
        <w:rPr>
          <w:b w:val="0"/>
          <w:noProof/>
          <w:vertAlign w:val="subscript"/>
        </w:rPr>
        <w:t>1</w:t>
      </w:r>
      <w:r w:rsidRPr="003215F6">
        <w:rPr>
          <w:b w:val="0"/>
          <w:noProof/>
        </w:rPr>
        <w:t xml:space="preserve"> value case (ΔB</w:t>
      </w:r>
      <w:r w:rsidRPr="003215F6">
        <w:rPr>
          <w:b w:val="0"/>
          <w:noProof/>
          <w:vertAlign w:val="subscript"/>
        </w:rPr>
        <w:t>1</w:t>
      </w:r>
      <w:r w:rsidRPr="003215F6">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01F0AAD3"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xml:space="preserve">). Mean F values (% error) shown here were </w:t>
      </w:r>
      <w:r w:rsidRPr="003215F6">
        <w:rPr>
          <w:b w:val="0"/>
          <w:noProof/>
        </w:rPr>
        <w:lastRenderedPageBreak/>
        <w:t>compared relative to data fitted for an ideal SNR case (noiseless), and the grey region represents the region of ±1% error. Data was fitted under the assumption of ideal B</w:t>
      </w:r>
      <w:r w:rsidRPr="003215F6">
        <w:rPr>
          <w:b w:val="0"/>
          <w:noProof/>
          <w:vertAlign w:val="subscript"/>
        </w:rPr>
        <w:t>1</w:t>
      </w:r>
      <w:r w:rsidRPr="003215F6">
        <w:rPr>
          <w:b w:val="0"/>
          <w:noProof/>
        </w:rPr>
        <w:t xml:space="preserve"> values (B</w:t>
      </w:r>
      <w:r w:rsidRPr="003215F6">
        <w:rPr>
          <w:b w:val="0"/>
          <w:noProof/>
          <w:vertAlign w:val="subscript"/>
        </w:rPr>
        <w:t>1</w:t>
      </w:r>
      <w:r w:rsidRPr="003215F6">
        <w:rPr>
          <w:b w:val="0"/>
          <w:noProof/>
        </w:rPr>
        <w:t xml:space="preserve"> = 1 n.u., solid lines), and for the case of a 15% overestimation in B</w:t>
      </w:r>
      <w:r w:rsidRPr="003215F6">
        <w:rPr>
          <w:b w:val="0"/>
          <w:noProof/>
          <w:vertAlign w:val="subscript"/>
        </w:rPr>
        <w:t>1</w:t>
      </w:r>
      <w:r w:rsidRPr="003215F6">
        <w:rPr>
          <w:b w:val="0"/>
          <w:noProof/>
        </w:rPr>
        <w:t xml:space="preserve"> (B</w:t>
      </w:r>
      <w:r w:rsidRPr="003215F6">
        <w:rPr>
          <w:b w:val="0"/>
          <w:noProof/>
          <w:vertAlign w:val="subscript"/>
        </w:rPr>
        <w:t>1</w:t>
      </w:r>
      <w:r w:rsidRPr="003215F6">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F, </w:t>
      </w:r>
      <w:proofErr w:type="spellStart"/>
      <w:r w:rsidR="00153C29">
        <w:rPr>
          <w:b w:val="0"/>
        </w:rPr>
        <w:t>k</w:t>
      </w:r>
      <w:r w:rsidR="00153C29">
        <w:rPr>
          <w:b w:val="0"/>
          <w:vertAlign w:val="subscript"/>
        </w:rPr>
        <w:t>f</w:t>
      </w:r>
      <w:proofErr w:type="spellEnd"/>
      <w:r w:rsidR="00153C29">
        <w:rPr>
          <w:b w:val="0"/>
        </w:rPr>
        <w:t>, T</w:t>
      </w:r>
      <w:proofErr w:type="gramStart"/>
      <w:r w:rsidR="00153C29">
        <w:rPr>
          <w:b w:val="0"/>
          <w:vertAlign w:val="subscript"/>
        </w:rPr>
        <w:t>2,f</w:t>
      </w:r>
      <w:proofErr w:type="gramEnd"/>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 xml:space="preserve">-measurement (blue: VFA – variable flip </w:t>
      </w:r>
      <w:proofErr w:type="spellStart"/>
      <w:r w:rsidR="00153C29">
        <w:rPr>
          <w:b w:val="0"/>
        </w:rPr>
        <w:t>andle</w:t>
      </w:r>
      <w:proofErr w:type="spellEnd"/>
      <w:r w:rsidR="00153C29">
        <w:rPr>
          <w:b w:val="0"/>
        </w:rPr>
        <w:t xml:space="preserve">). Solid lines are parameter errors calculated from minimizing Eq. [2] (first-order approximation of the Taylor expansion), and dotted lines are parameter errors calculated from fitting the </w:t>
      </w:r>
      <w:proofErr w:type="spellStart"/>
      <w:r w:rsidR="00153C29">
        <w:rPr>
          <w:b w:val="0"/>
        </w:rPr>
        <w:t>qMT</w:t>
      </w:r>
      <w:proofErr w:type="spellEnd"/>
      <w:r w:rsidR="00153C29">
        <w:rPr>
          <w:b w:val="0"/>
        </w:rPr>
        <w:t xml:space="preserve"> signal the Sled &amp; Pike model.</w:t>
      </w:r>
      <w:r w:rsidR="00B501A4">
        <w:rPr>
          <w:b w:val="0"/>
        </w:rPr>
        <w:t xml:space="preserve"> The tissue parameters and </w:t>
      </w:r>
      <w:proofErr w:type="spellStart"/>
      <w:r w:rsidR="00B501A4">
        <w:rPr>
          <w:b w:val="0"/>
        </w:rPr>
        <w:t>qMT</w:t>
      </w:r>
      <w:proofErr w:type="spellEnd"/>
      <w:r w:rsidR="00B501A4">
        <w:rPr>
          <w:b w:val="0"/>
        </w:rPr>
        <w:t xml:space="preserve"> protocol values were matched to those presented in Boudreau et al. 2017 (see Fig. 3 of the paper).</w:t>
      </w:r>
      <w:bookmarkEnd w:id="37"/>
      <w:bookmarkEnd w:id="38"/>
      <w:bookmarkEnd w:id="39"/>
      <w:bookmarkEnd w:id="40"/>
      <w:bookmarkEnd w:id="41"/>
      <w:bookmarkEnd w:id="42"/>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43" w:name="_Ref492993971"/>
      <w:bookmarkStart w:id="44" w:name="_Toc492904925"/>
      <w:bookmarkStart w:id="45" w:name="_Toc492904984"/>
      <w:bookmarkStart w:id="46" w:name="_Toc492905407"/>
      <w:bookmarkStart w:id="47" w:name="_Toc493360417"/>
      <w:bookmarkStart w:id="48" w:name="_Toc493373900"/>
      <w:bookmarkStart w:id="49" w:name="_Toc493505998"/>
      <w:bookmarkStart w:id="50" w:name="_Toc493750998"/>
      <w:bookmarkStart w:id="51" w:name="_Toc493751108"/>
      <w:bookmarkStart w:id="52" w:name="_Toc49489783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3"/>
      <w:r>
        <w:t xml:space="preserve">. </w:t>
      </w:r>
      <w:bookmarkEnd w:id="44"/>
      <w:bookmarkEnd w:id="45"/>
      <w:bookmarkEnd w:id="46"/>
      <w:r w:rsidR="00BD7856">
        <w:rPr>
          <w:b w:val="0"/>
        </w:rPr>
        <w:t xml:space="preserve">Simulated </w:t>
      </w:r>
      <w:proofErr w:type="spellStart"/>
      <w:r w:rsidR="00BD7856">
        <w:rPr>
          <w:b w:val="0"/>
        </w:rPr>
        <w:t>qMT</w:t>
      </w:r>
      <w:proofErr w:type="spellEnd"/>
      <w:r w:rsidR="00BD7856">
        <w:rPr>
          <w:b w:val="0"/>
        </w:rPr>
        <w:t xml:space="preserve"> parameter (F, </w:t>
      </w:r>
      <w:proofErr w:type="spellStart"/>
      <w:r w:rsidR="00BD7856">
        <w:rPr>
          <w:b w:val="0"/>
        </w:rPr>
        <w:t>k</w:t>
      </w:r>
      <w:r w:rsidR="00BD7856">
        <w:rPr>
          <w:b w:val="0"/>
          <w:vertAlign w:val="subscript"/>
        </w:rPr>
        <w:t>f</w:t>
      </w:r>
      <w:proofErr w:type="spellEnd"/>
      <w:r w:rsidR="00BD7856">
        <w:rPr>
          <w:b w:val="0"/>
        </w:rPr>
        <w:t>, T</w:t>
      </w:r>
      <w:proofErr w:type="gramStart"/>
      <w:r w:rsidR="00BD7856">
        <w:rPr>
          <w:b w:val="0"/>
          <w:vertAlign w:val="subscript"/>
        </w:rPr>
        <w:t>2,f</w:t>
      </w:r>
      <w:proofErr w:type="gramEnd"/>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 xml:space="preserve">=0.05, comparing logarithmically-uniform (offsets) </w:t>
      </w:r>
      <w:proofErr w:type="spellStart"/>
      <w:r w:rsidR="00ED341D">
        <w:rPr>
          <w:b w:val="0"/>
        </w:rPr>
        <w:t>qMT</w:t>
      </w:r>
      <w:proofErr w:type="spellEnd"/>
      <w:r w:rsidR="00ED341D">
        <w:rPr>
          <w:b w:val="0"/>
        </w:rPr>
        <w:t xml:space="preserve">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7"/>
      <w:bookmarkEnd w:id="48"/>
      <w:bookmarkEnd w:id="49"/>
      <w:bookmarkEnd w:id="50"/>
      <w:bookmarkEnd w:id="51"/>
      <w:bookmarkEnd w:id="52"/>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53" w:name="_Ref492994003"/>
      <w:bookmarkStart w:id="54" w:name="_Toc492905408"/>
      <w:bookmarkStart w:id="55" w:name="_Toc493360418"/>
      <w:bookmarkStart w:id="56" w:name="_Toc493373901"/>
      <w:bookmarkStart w:id="57" w:name="_Toc493505999"/>
      <w:bookmarkStart w:id="58" w:name="_Toc493750999"/>
      <w:bookmarkStart w:id="59" w:name="_Toc493751109"/>
      <w:bookmarkStart w:id="60" w:name="_Toc49489784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3"/>
      <w:r>
        <w:t>.</w:t>
      </w:r>
      <w:r>
        <w:rPr>
          <w:b w:val="0"/>
        </w:rPr>
        <w:t xml:space="preserve"> </w:t>
      </w:r>
      <w:bookmarkEnd w:id="54"/>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w:t>
      </w:r>
      <w:proofErr w:type="gramStart"/>
      <w:r w:rsidR="003B7715">
        <w:rPr>
          <w:b w:val="0"/>
        </w:rPr>
        <w:t>312 point</w:t>
      </w:r>
      <w:proofErr w:type="gramEnd"/>
      <w:r w:rsidR="003B7715">
        <w:rPr>
          <w:b w:val="0"/>
        </w:rPr>
        <w:t xml:space="preserve">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proofErr w:type="spellStart"/>
      <w:r w:rsidR="003B7715">
        <w:t>S</w:t>
      </w:r>
      <w:r w:rsidR="003B7715">
        <w:rPr>
          <w:i/>
          <w:vertAlign w:val="subscript"/>
        </w:rPr>
        <w:t>p</w:t>
      </w:r>
      <w:proofErr w:type="spellEnd"/>
      <w:r w:rsidR="003B7715">
        <w:rPr>
          <w:b w:val="0"/>
        </w:rPr>
        <w:t xml:space="preserve"> – Eq. 2).</w:t>
      </w:r>
      <w:bookmarkEnd w:id="55"/>
      <w:bookmarkEnd w:id="56"/>
      <w:bookmarkEnd w:id="57"/>
      <w:bookmarkEnd w:id="58"/>
      <w:bookmarkEnd w:id="59"/>
      <w:bookmarkEnd w:id="6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61" w:name="_Ref492994018"/>
      <w:bookmarkStart w:id="62" w:name="_Toc492905409"/>
      <w:bookmarkStart w:id="63" w:name="_Toc493360419"/>
      <w:bookmarkStart w:id="64" w:name="_Toc493373902"/>
      <w:bookmarkStart w:id="65" w:name="_Toc493506000"/>
      <w:bookmarkStart w:id="66" w:name="_Toc493751000"/>
      <w:bookmarkStart w:id="67" w:name="_Toc493751110"/>
      <w:bookmarkStart w:id="68" w:name="_Toc49489784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1"/>
      <w:r>
        <w:t>.</w:t>
      </w:r>
      <w:r>
        <w:rPr>
          <w:b w:val="0"/>
        </w:rPr>
        <w:t xml:space="preserve"> </w:t>
      </w:r>
      <w:bookmarkEnd w:id="6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w:t>
      </w:r>
      <w:proofErr w:type="spellStart"/>
      <w:r w:rsidR="003A4867">
        <w:rPr>
          <w:b w:val="0"/>
        </w:rPr>
        <w:t>CRLB</w:t>
      </w:r>
      <w:r w:rsidR="003A4867" w:rsidRPr="003A4867">
        <w:rPr>
          <w:b w:val="0"/>
          <w:vertAlign w:val="subscript"/>
        </w:rPr>
        <w:t>λ</w:t>
      </w:r>
      <w:proofErr w:type="spellEnd"/>
      <w:r w:rsidR="003A4867">
        <w:rPr>
          <w:b w:val="0"/>
        </w:rPr>
        <w:t>) equation (Eq. 5). 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3"/>
      <w:bookmarkEnd w:id="64"/>
      <w:bookmarkEnd w:id="65"/>
      <w:bookmarkEnd w:id="66"/>
      <w:bookmarkEnd w:id="67"/>
      <w:bookmarkEnd w:id="68"/>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69" w:name="_Ref492994028"/>
      <w:bookmarkStart w:id="70" w:name="_Toc492905410"/>
      <w:bookmarkStart w:id="71" w:name="_Toc493360420"/>
      <w:bookmarkStart w:id="72" w:name="_Toc493373903"/>
      <w:bookmarkStart w:id="73" w:name="_Toc493506001"/>
      <w:bookmarkStart w:id="74" w:name="_Toc493751001"/>
      <w:bookmarkStart w:id="75" w:name="_Toc493751111"/>
      <w:bookmarkStart w:id="76" w:name="_Toc49489784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69"/>
      <w:r>
        <w:t>.</w:t>
      </w:r>
      <w:r>
        <w:rPr>
          <w:b w:val="0"/>
        </w:rPr>
        <w:t xml:space="preserve"> </w:t>
      </w:r>
      <w:bookmarkEnd w:id="70"/>
      <w:r w:rsidR="003A4867">
        <w:rPr>
          <w:b w:val="0"/>
        </w:rPr>
        <w:t xml:space="preserve">Comparison between the 10-point protocol iteratively optimized from a </w:t>
      </w:r>
      <w:proofErr w:type="gramStart"/>
      <w:r w:rsidR="003A4867">
        <w:rPr>
          <w:b w:val="0"/>
        </w:rPr>
        <w:t>312 point</w:t>
      </w:r>
      <w:proofErr w:type="gramEnd"/>
      <w:r w:rsidR="003A4867">
        <w:rPr>
          <w:b w:val="0"/>
        </w:rPr>
        <w:t xml:space="preserve"> search space using solely 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71"/>
      <w:bookmarkEnd w:id="72"/>
      <w:bookmarkEnd w:id="73"/>
      <w:bookmarkEnd w:id="74"/>
      <w:bookmarkEnd w:id="75"/>
      <w:bookmarkEnd w:id="7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77" w:name="_Ref492994049"/>
      <w:bookmarkStart w:id="78" w:name="_Toc492905411"/>
      <w:bookmarkStart w:id="79" w:name="_Toc493360421"/>
      <w:bookmarkStart w:id="80" w:name="_Toc493373904"/>
      <w:bookmarkStart w:id="81" w:name="_Toc493506002"/>
      <w:bookmarkStart w:id="82" w:name="_Toc493751002"/>
      <w:bookmarkStart w:id="83" w:name="_Toc493751112"/>
      <w:bookmarkStart w:id="84" w:name="_Toc49489784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77"/>
      <w:r>
        <w:t>.</w:t>
      </w:r>
      <w:r>
        <w:rPr>
          <w:b w:val="0"/>
        </w:rPr>
        <w:t xml:space="preserve"> </w:t>
      </w:r>
      <w:bookmarkEnd w:id="78"/>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proofErr w:type="gramStart"/>
      <w:r w:rsidR="001514A3">
        <w:rPr>
          <w:b w:val="0"/>
          <w:vertAlign w:val="subscript"/>
        </w:rPr>
        <w:t>1,nominal</w:t>
      </w:r>
      <w:proofErr w:type="gramEnd"/>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 values representing different tissue types (white matter – </w:t>
      </w:r>
      <w:proofErr w:type="spellStart"/>
      <w:r w:rsidR="001514A3">
        <w:t>a</w:t>
      </w:r>
      <w:r w:rsidR="001514A3">
        <w:rPr>
          <w:b w:val="0"/>
        </w:rPr>
        <w:t>,</w:t>
      </w:r>
      <w:r w:rsidR="001514A3">
        <w:t>c</w:t>
      </w:r>
      <w:proofErr w:type="spell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xml:space="preserve">. Simulated signal values were generated and fitted for three different 10 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79"/>
      <w:bookmarkEnd w:id="80"/>
      <w:bookmarkEnd w:id="81"/>
      <w:bookmarkEnd w:id="82"/>
      <w:bookmarkEnd w:id="83"/>
      <w:bookmarkEnd w:id="84"/>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0495F3D" w:rsidR="00E3181D" w:rsidRPr="00E3181D" w:rsidRDefault="00E3181D" w:rsidP="00E3181D">
      <w:pPr>
        <w:pStyle w:val="Lgende"/>
        <w:rPr>
          <w:b w:val="0"/>
        </w:rPr>
      </w:pPr>
      <w:bookmarkStart w:id="85" w:name="_Ref492994059"/>
      <w:bookmarkStart w:id="86" w:name="_Toc492905412"/>
      <w:bookmarkStart w:id="87" w:name="_Toc493360422"/>
      <w:bookmarkStart w:id="88" w:name="_Toc493373905"/>
      <w:bookmarkStart w:id="89" w:name="_Toc493506003"/>
      <w:bookmarkStart w:id="90" w:name="_Toc493751003"/>
      <w:bookmarkStart w:id="91" w:name="_Toc493751113"/>
      <w:bookmarkStart w:id="92" w:name="_Toc49489784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85"/>
      <w:r>
        <w:t>.</w:t>
      </w:r>
      <w:r>
        <w:rPr>
          <w:b w:val="0"/>
        </w:rPr>
        <w:t xml:space="preserve"> </w:t>
      </w:r>
      <w:bookmarkEnd w:id="86"/>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parameter values representing different tissue types (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w:t>
      </w:r>
      <w:proofErr w:type="spellStart"/>
      <w:r w:rsidR="00334B49">
        <w:rPr>
          <w:b w:val="0"/>
        </w:rPr>
        <w:t>n.u</w:t>
      </w:r>
      <w:proofErr w:type="spellEnd"/>
      <w:r w:rsidR="00334B49">
        <w:rPr>
          <w:b w:val="0"/>
        </w:rPr>
        <w:t>., solid lines), and for the case of 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d fitted for three different 10 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87"/>
      <w:bookmarkEnd w:id="88"/>
      <w:bookmarkEnd w:id="89"/>
      <w:bookmarkEnd w:id="90"/>
      <w:bookmarkEnd w:id="91"/>
      <w:bookmarkEnd w:id="92"/>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24B618" w14:textId="77777777" w:rsidR="002E0C0C" w:rsidRDefault="002E0C0C">
      <w:r>
        <w:separator/>
      </w:r>
    </w:p>
    <w:p w14:paraId="246A7E81" w14:textId="77777777" w:rsidR="002E0C0C" w:rsidRDefault="002E0C0C"/>
  </w:endnote>
  <w:endnote w:type="continuationSeparator" w:id="0">
    <w:p w14:paraId="6FA0F080" w14:textId="77777777" w:rsidR="002E0C0C" w:rsidRDefault="002E0C0C">
      <w:r>
        <w:continuationSeparator/>
      </w:r>
    </w:p>
    <w:p w14:paraId="0C374588" w14:textId="77777777" w:rsidR="002E0C0C" w:rsidRDefault="002E0C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C15EEC" w:rsidRDefault="00C15EEC"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C15EEC" w:rsidRDefault="00C15EEC"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C15EEC" w:rsidRDefault="00C15EEC"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3D49EA">
      <w:rPr>
        <w:rStyle w:val="Numrodepage"/>
        <w:noProof/>
      </w:rPr>
      <w:t>9</w:t>
    </w:r>
    <w:r>
      <w:rPr>
        <w:rStyle w:val="Numrodepage"/>
      </w:rPr>
      <w:fldChar w:fldCharType="end"/>
    </w:r>
  </w:p>
  <w:p w14:paraId="74D1FFB5" w14:textId="77777777" w:rsidR="00C15EEC" w:rsidRPr="00480E6C" w:rsidRDefault="00C15EEC"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C15EEC" w:rsidRPr="00480E6C" w:rsidRDefault="00C15EEC"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BF2137" w14:textId="77777777" w:rsidR="002E0C0C" w:rsidRDefault="002E0C0C">
      <w:r>
        <w:separator/>
      </w:r>
    </w:p>
    <w:p w14:paraId="5A6A1B7D" w14:textId="77777777" w:rsidR="002E0C0C" w:rsidRDefault="002E0C0C"/>
  </w:footnote>
  <w:footnote w:type="continuationSeparator" w:id="0">
    <w:p w14:paraId="1DA6C007" w14:textId="77777777" w:rsidR="002E0C0C" w:rsidRDefault="002E0C0C">
      <w:r>
        <w:continuationSeparator/>
      </w:r>
    </w:p>
    <w:p w14:paraId="212195C0" w14:textId="77777777" w:rsidR="002E0C0C" w:rsidRDefault="002E0C0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6AF7"/>
    <w:rsid w:val="001E1050"/>
    <w:rsid w:val="001E2527"/>
    <w:rsid w:val="001E502F"/>
    <w:rsid w:val="001F002A"/>
    <w:rsid w:val="001F1F39"/>
    <w:rsid w:val="00201729"/>
    <w:rsid w:val="002020F4"/>
    <w:rsid w:val="00203701"/>
    <w:rsid w:val="00205010"/>
    <w:rsid w:val="00206994"/>
    <w:rsid w:val="00206A61"/>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0C0C"/>
    <w:rsid w:val="002E37D2"/>
    <w:rsid w:val="002E668D"/>
    <w:rsid w:val="002E7CFA"/>
    <w:rsid w:val="002F03F4"/>
    <w:rsid w:val="002F0DBA"/>
    <w:rsid w:val="002F280C"/>
    <w:rsid w:val="002F350D"/>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557C"/>
    <w:rsid w:val="00396789"/>
    <w:rsid w:val="0039686C"/>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B50"/>
    <w:rsid w:val="0042214B"/>
    <w:rsid w:val="00422417"/>
    <w:rsid w:val="004229EE"/>
    <w:rsid w:val="00425CCB"/>
    <w:rsid w:val="00425F74"/>
    <w:rsid w:val="004278F2"/>
    <w:rsid w:val="00430939"/>
    <w:rsid w:val="0043131A"/>
    <w:rsid w:val="00431872"/>
    <w:rsid w:val="00432AB8"/>
    <w:rsid w:val="00435372"/>
    <w:rsid w:val="0043790B"/>
    <w:rsid w:val="00440119"/>
    <w:rsid w:val="00440F40"/>
    <w:rsid w:val="00442976"/>
    <w:rsid w:val="00443596"/>
    <w:rsid w:val="00444B1B"/>
    <w:rsid w:val="00446909"/>
    <w:rsid w:val="004472B0"/>
    <w:rsid w:val="004476F6"/>
    <w:rsid w:val="004479E4"/>
    <w:rsid w:val="00450F09"/>
    <w:rsid w:val="004511EE"/>
    <w:rsid w:val="00452C3D"/>
    <w:rsid w:val="00452ED1"/>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4403"/>
    <w:rsid w:val="004D5492"/>
    <w:rsid w:val="004E0710"/>
    <w:rsid w:val="004E1A07"/>
    <w:rsid w:val="004E35D5"/>
    <w:rsid w:val="004E3AE2"/>
    <w:rsid w:val="004E4B96"/>
    <w:rsid w:val="004E4D0E"/>
    <w:rsid w:val="004E4FDB"/>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1676"/>
    <w:rsid w:val="00602E7E"/>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1A7"/>
    <w:rsid w:val="006536A8"/>
    <w:rsid w:val="00654E20"/>
    <w:rsid w:val="00657C89"/>
    <w:rsid w:val="00660D96"/>
    <w:rsid w:val="006642B9"/>
    <w:rsid w:val="00664B3F"/>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E04"/>
    <w:rsid w:val="00690C92"/>
    <w:rsid w:val="00690E2C"/>
    <w:rsid w:val="00692099"/>
    <w:rsid w:val="0069219E"/>
    <w:rsid w:val="00692E88"/>
    <w:rsid w:val="00692F31"/>
    <w:rsid w:val="00693A7B"/>
    <w:rsid w:val="0069535D"/>
    <w:rsid w:val="00695AC8"/>
    <w:rsid w:val="00695ECB"/>
    <w:rsid w:val="0069670A"/>
    <w:rsid w:val="006A1824"/>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90D"/>
    <w:rsid w:val="0089074E"/>
    <w:rsid w:val="00890E29"/>
    <w:rsid w:val="00891CF6"/>
    <w:rsid w:val="00891F28"/>
    <w:rsid w:val="00893E4B"/>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6E07"/>
    <w:rsid w:val="008F16CE"/>
    <w:rsid w:val="008F19DA"/>
    <w:rsid w:val="008F1E7D"/>
    <w:rsid w:val="008F252E"/>
    <w:rsid w:val="008F2F99"/>
    <w:rsid w:val="008F31D3"/>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595A"/>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F63"/>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802"/>
    <w:rsid w:val="00B129D2"/>
    <w:rsid w:val="00B139BF"/>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B83"/>
    <w:rsid w:val="00B64D71"/>
    <w:rsid w:val="00B657FE"/>
    <w:rsid w:val="00B66814"/>
    <w:rsid w:val="00B66869"/>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3789"/>
    <w:rsid w:val="00BF507E"/>
    <w:rsid w:val="00BF59DF"/>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30AA"/>
    <w:rsid w:val="00C236F3"/>
    <w:rsid w:val="00C23C0A"/>
    <w:rsid w:val="00C25D2F"/>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5196"/>
    <w:rsid w:val="00C76E8C"/>
    <w:rsid w:val="00C8030A"/>
    <w:rsid w:val="00C81C2A"/>
    <w:rsid w:val="00C821CF"/>
    <w:rsid w:val="00C82666"/>
    <w:rsid w:val="00C82D1D"/>
    <w:rsid w:val="00C851ED"/>
    <w:rsid w:val="00C87381"/>
    <w:rsid w:val="00C90C27"/>
    <w:rsid w:val="00C90E6B"/>
    <w:rsid w:val="00C92804"/>
    <w:rsid w:val="00C92AAC"/>
    <w:rsid w:val="00C93164"/>
    <w:rsid w:val="00C95193"/>
    <w:rsid w:val="00C957CA"/>
    <w:rsid w:val="00C9606C"/>
    <w:rsid w:val="00C97A3C"/>
    <w:rsid w:val="00C97DD3"/>
    <w:rsid w:val="00CA03B2"/>
    <w:rsid w:val="00CA60D7"/>
    <w:rsid w:val="00CA77C8"/>
    <w:rsid w:val="00CA7B09"/>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DA6"/>
    <w:rsid w:val="00E4783D"/>
    <w:rsid w:val="00E47C49"/>
    <w:rsid w:val="00E51BF1"/>
    <w:rsid w:val="00E529E1"/>
    <w:rsid w:val="00E52C8E"/>
    <w:rsid w:val="00E52D66"/>
    <w:rsid w:val="00E52E3F"/>
    <w:rsid w:val="00E53403"/>
    <w:rsid w:val="00E5507A"/>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3B927C-BF34-5E4E-AC1B-86CFF24B2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6</Pages>
  <Words>15104</Words>
  <Characters>83072</Characters>
  <Application>Microsoft Macintosh Word</Application>
  <DocSecurity>0</DocSecurity>
  <Lines>692</Lines>
  <Paragraphs>195</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7981</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30</cp:revision>
  <cp:lastPrinted>2016-10-18T17:19:00Z</cp:lastPrinted>
  <dcterms:created xsi:type="dcterms:W3CDTF">2017-10-07T17:46:00Z</dcterms:created>
  <dcterms:modified xsi:type="dcterms:W3CDTF">2017-10-09T20:39:00Z</dcterms:modified>
</cp:coreProperties>
</file>